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Default="00D305C0" w:rsidP="008D3A76">
      <w:pPr>
        <w:pStyle w:val="Heading1"/>
      </w:pPr>
      <w:r>
        <w:t>The Impact of Trade Union Dynamics on Income Inequality Trends in European Union Countries</w:t>
      </w:r>
    </w:p>
    <w:p w14:paraId="2FF39FC5" w14:textId="77777777" w:rsidR="00190178" w:rsidRPr="00190178" w:rsidRDefault="00190178" w:rsidP="008D3A76">
      <w:pPr>
        <w:rPr>
          <w:lang w:eastAsia="en-US"/>
        </w:rPr>
      </w:pPr>
    </w:p>
    <w:p w14:paraId="602E3C7F" w14:textId="3B419BF4" w:rsidR="00BC3DC1" w:rsidRDefault="00BC3DC1" w:rsidP="008D3A76">
      <w:pPr>
        <w:pStyle w:val="Heading2"/>
      </w:pPr>
      <w:r>
        <w:t>Introduction</w:t>
      </w:r>
    </w:p>
    <w:p w14:paraId="7CA638D7" w14:textId="2A35777E" w:rsidR="0052667B" w:rsidRDefault="008D3A76" w:rsidP="008D3A76">
      <w:r w:rsidRPr="008D3A76">
        <w:t>In the evolving landscape of the global economy, the nexus between labour practices and economic inequality has increasingly come under scrutiny (ILO, n.d.). Among the various mechanisms influencing the dynamics of labour markets, collective bargaining stands out as a critical lever in shaping equitable employment conditions and wage distribution (ILO, n.d.). Collective bargaining, a process</w:t>
      </w:r>
      <w:r>
        <w:t xml:space="preserve"> of negotiation between employers and a group of employees aimed at agreements to regulate working salaries, working conditions, benefits, and other aspects of workers' compensation and rights, has been heralded as a potential equalizer in the labour market. By empowering workers to negotiate en masse, it is theorized that collective bargaining can lead to more equitable distributions of income, enhance job security, and improve working conditions, thereby addressing some of the root causes of economic inequality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p>
    <w:p w14:paraId="71A7600A" w14:textId="77777777" w:rsidR="008D3A76" w:rsidRDefault="008D3A76" w:rsidP="008D3A76"/>
    <w:p w14:paraId="033C7603" w14:textId="2D7A286F" w:rsidR="008D3A76" w:rsidRDefault="008D3A76" w:rsidP="008D3A76">
      <w:pPr>
        <w:pStyle w:val="Heading2"/>
      </w:pPr>
      <w:r>
        <w:t>Methodology</w:t>
      </w:r>
    </w:p>
    <w:p w14:paraId="1DBF02CB" w14:textId="77777777" w:rsidR="008D3A76" w:rsidRPr="008D3A76" w:rsidRDefault="008D3A76" w:rsidP="008D3A76">
      <w:pPr>
        <w:rPr>
          <w:rFonts w:ascii="Segoe UI" w:hAnsi="Segoe UI" w:cs="Segoe UI"/>
          <w:color w:val="0D0D0D"/>
          <w:shd w:val="clear" w:color="auto" w:fill="auto"/>
        </w:rPr>
      </w:pPr>
      <w:r w:rsidRPr="008D3A76">
        <w:t>This paper is intended to shed light on the intricate relationship between trade union coverage and inequality, offering a comprehensive exploration beyond mere statistical correlations to understand the underlying mechanisms, societal impacts, and policy implications.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 By examining empirical evidence, case studies, and theoretical frameworks, insight will be provided into the conditions under which collective bargaining most effectively reduces inequality and the challenges and opportunities it presents in the contemporary economic</w:t>
      </w:r>
      <w:r w:rsidRPr="008D3A76">
        <w:rPr>
          <w:rFonts w:ascii="Segoe UI" w:hAnsi="Segoe UI" w:cs="Segoe UI"/>
          <w:color w:val="0D0D0D"/>
          <w:shd w:val="clear" w:color="auto" w:fill="auto"/>
        </w:rPr>
        <w:t xml:space="preserve"> </w:t>
      </w:r>
      <w:r w:rsidRPr="008D3A76">
        <w:t>landscape.</w:t>
      </w:r>
    </w:p>
    <w:p w14:paraId="4C53496A" w14:textId="3C3A834C" w:rsidR="008D3A76" w:rsidRPr="008D3A76" w:rsidRDefault="008D3A76" w:rsidP="008D3A76">
      <w:pPr>
        <w:rPr>
          <w:shd w:val="clear" w:color="auto" w:fill="auto"/>
        </w:rPr>
      </w:pPr>
      <w:r w:rsidRPr="008D3A76">
        <w:rPr>
          <w:shd w:val="clear" w:color="auto" w:fill="auto"/>
        </w:rPr>
        <w:t xml:space="preserve">This project delves into the significant role Trade Unions and Collective Bargaining Coverage have played in addressing Income Inequality across various EU countries over the past two decades. Focusing on Austria, Belgium, Czechia, Denmark, Estonia, Finland, France, Germany, Greece, Hungary, Iceland, Ireland, Italy, Latvia, Lithuania, Luxembourg, Netherlands, Norway, Poland, Portugal, Slovak Republic, Slovenia, Spain, Sweden, Switzerland, and the United Kingdom, it aims to closely examine the relationship between two </w:t>
      </w:r>
      <w:r w:rsidRPr="008D3A76">
        <w:rPr>
          <w:shd w:val="clear" w:color="auto" w:fill="auto"/>
        </w:rPr>
        <w:lastRenderedPageBreak/>
        <w:t>key variables: the Coverage and Density of labour unions. Collective Bargaining Coverage, as defined by the ILO, refers to the extent to which workers’ wages and employment conditions are governed by collective agreements. Meanwhile, Trade Union Density measures the proportion of employees affiliated with a union relative to the total workforce, with net density considering only those actively employed.</w:t>
      </w:r>
    </w:p>
    <w:p w14:paraId="10B9BB69" w14:textId="77777777" w:rsidR="008D3A76" w:rsidRDefault="008D3A76" w:rsidP="008D3A76"/>
    <w:p w14:paraId="0BC49A13" w14:textId="77777777" w:rsidR="0052667B" w:rsidRDefault="0052667B" w:rsidP="008D3A76"/>
    <w:p w14:paraId="6FC0403E" w14:textId="7E2294BE" w:rsidR="00426B33" w:rsidRDefault="00426B33" w:rsidP="008D3A76"/>
    <w:p w14:paraId="1200C92F" w14:textId="5F1B350C" w:rsidR="00D620F3" w:rsidRDefault="00CF20AB" w:rsidP="008D3A76">
      <w:pPr>
        <w:pStyle w:val="Heading2"/>
        <w:rPr>
          <w:lang w:eastAsia="en-GB"/>
        </w:rPr>
      </w:pPr>
      <w:r w:rsidRPr="00CF20AB">
        <w:rPr>
          <w:rFonts w:ascii="Arial" w:eastAsia="Times New Roman" w:hAnsi="Arial" w:cs="Arial"/>
          <w:vanish/>
          <w:sz w:val="16"/>
          <w:szCs w:val="16"/>
          <w:lang w:eastAsia="en-GB"/>
        </w:rPr>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4332B829" w14:textId="03A0D9F8" w:rsidR="00D620F3" w:rsidRDefault="00D620F3" w:rsidP="008D3A76">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9A65E74" w:rsidR="00D620F3" w:rsidRDefault="00D620F3" w:rsidP="008D3A76">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Moreover, union contracts often prioritize health and safety, leading to workplaces that are significantly safer for employees. 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E352BD" w14:textId="5A9347A9" w:rsidR="00190178" w:rsidRDefault="00D620F3" w:rsidP="008D3A76">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t>
      </w:r>
      <w:r>
        <w:lastRenderedPageBreak/>
        <w:t xml:space="preserve">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1F52244F" w14:textId="77777777" w:rsidR="00190178" w:rsidRDefault="00190178" w:rsidP="008D3A76"/>
    <w:p w14:paraId="56164846" w14:textId="77777777" w:rsidR="00190178" w:rsidRDefault="00190178" w:rsidP="008D3A76"/>
    <w:p w14:paraId="1FBD0C7E" w14:textId="77777777" w:rsidR="00440632" w:rsidRDefault="00440632" w:rsidP="008D3A76"/>
    <w:p w14:paraId="1A8FCC8A" w14:textId="77777777" w:rsidR="00440632" w:rsidRDefault="00440632" w:rsidP="008D3A76"/>
    <w:p w14:paraId="26B432BD" w14:textId="77777777" w:rsidR="00440632" w:rsidRDefault="00440632" w:rsidP="008D3A76"/>
    <w:p w14:paraId="4BBDEF51" w14:textId="77777777" w:rsidR="00440632" w:rsidRDefault="00440632" w:rsidP="008D3A76"/>
    <w:p w14:paraId="2A32DF0D" w14:textId="77777777" w:rsidR="00440632" w:rsidRDefault="00440632" w:rsidP="008D3A76"/>
    <w:p w14:paraId="3095B90F" w14:textId="77777777" w:rsidR="00440632" w:rsidRDefault="00440632" w:rsidP="008D3A76"/>
    <w:p w14:paraId="6150D6DE" w14:textId="77777777" w:rsidR="00440632" w:rsidRDefault="00440632" w:rsidP="008D3A76"/>
    <w:p w14:paraId="14DE6CAB" w14:textId="77777777" w:rsidR="00440632" w:rsidRDefault="00440632" w:rsidP="008D3A76"/>
    <w:p w14:paraId="58A9053F" w14:textId="77777777" w:rsidR="00440632" w:rsidRDefault="00440632" w:rsidP="008D3A76"/>
    <w:p w14:paraId="651E9826" w14:textId="77777777" w:rsidR="00440632" w:rsidRDefault="00440632" w:rsidP="008D3A76"/>
    <w:p w14:paraId="18B53518" w14:textId="77777777" w:rsidR="00440632" w:rsidRDefault="00440632" w:rsidP="008D3A76"/>
    <w:p w14:paraId="15B23D33" w14:textId="77777777" w:rsidR="00440632" w:rsidRDefault="00440632" w:rsidP="008D3A76"/>
    <w:p w14:paraId="1B533FD4" w14:textId="77777777" w:rsidR="00440632" w:rsidRDefault="00440632" w:rsidP="008D3A76"/>
    <w:p w14:paraId="011EA99E" w14:textId="77777777" w:rsidR="00440632" w:rsidRDefault="00440632" w:rsidP="008D3A76"/>
    <w:p w14:paraId="7A939BFD" w14:textId="77777777" w:rsidR="00440632" w:rsidRDefault="00440632" w:rsidP="008D3A76"/>
    <w:p w14:paraId="69649AF3" w14:textId="77777777" w:rsidR="00440632" w:rsidRDefault="00440632" w:rsidP="008D3A76"/>
    <w:p w14:paraId="39B4F7F0" w14:textId="77777777" w:rsidR="00440632" w:rsidRDefault="00440632" w:rsidP="008D3A76"/>
    <w:p w14:paraId="6E578DAB" w14:textId="77777777" w:rsidR="00440632" w:rsidRDefault="00440632" w:rsidP="008D3A76"/>
    <w:p w14:paraId="2A3FB35A" w14:textId="77777777" w:rsidR="00440632" w:rsidRDefault="00440632" w:rsidP="008D3A76"/>
    <w:p w14:paraId="1B7ECF81" w14:textId="77777777" w:rsidR="00440632" w:rsidRDefault="00440632" w:rsidP="008D3A76"/>
    <w:p w14:paraId="622172CB" w14:textId="77777777" w:rsidR="00440632" w:rsidRDefault="00440632" w:rsidP="008D3A76"/>
    <w:p w14:paraId="36BBA328" w14:textId="77777777" w:rsidR="00440632" w:rsidRDefault="00440632" w:rsidP="008D3A76"/>
    <w:p w14:paraId="5B82379D" w14:textId="77777777" w:rsidR="00440632" w:rsidRDefault="00440632" w:rsidP="008D3A76"/>
    <w:p w14:paraId="62B6EF75" w14:textId="77777777" w:rsidR="00440632" w:rsidRDefault="00440632" w:rsidP="008D3A76"/>
    <w:p w14:paraId="5D984B07" w14:textId="77777777" w:rsidR="00440632" w:rsidRDefault="00440632" w:rsidP="008D3A76"/>
    <w:p w14:paraId="64D2BD82" w14:textId="77777777" w:rsidR="00440632" w:rsidRDefault="00440632" w:rsidP="008D3A76"/>
    <w:p w14:paraId="0557593F" w14:textId="77777777" w:rsidR="00440632" w:rsidRDefault="00440632" w:rsidP="008D3A76"/>
    <w:p w14:paraId="51D02A8F" w14:textId="77777777" w:rsidR="00440632" w:rsidRDefault="00440632" w:rsidP="008D3A76"/>
    <w:p w14:paraId="4F372C13" w14:textId="77777777" w:rsidR="00440632" w:rsidRDefault="00440632" w:rsidP="008D3A76"/>
    <w:p w14:paraId="05CEA3EF" w14:textId="77777777" w:rsidR="00440632" w:rsidRDefault="00440632" w:rsidP="008D3A76"/>
    <w:p w14:paraId="6805403D" w14:textId="77777777" w:rsidR="00440632" w:rsidRDefault="00440632" w:rsidP="008D3A76"/>
    <w:p w14:paraId="0772BA3F" w14:textId="77777777" w:rsidR="00440632" w:rsidRDefault="00440632" w:rsidP="008D3A76"/>
    <w:p w14:paraId="5A999989" w14:textId="20555059" w:rsidR="00D620F3" w:rsidRDefault="00E23279" w:rsidP="008D3A76">
      <w:pPr>
        <w:pStyle w:val="Heading1"/>
      </w:pPr>
      <w:r w:rsidRPr="00671DC2">
        <w:rPr>
          <w:highlight w:val="yellow"/>
        </w:rPr>
        <w:lastRenderedPageBreak/>
        <w:t>Model building</w:t>
      </w:r>
    </w:p>
    <w:p w14:paraId="2F3B1B49" w14:textId="36BC46E8" w:rsidR="0004693C" w:rsidRDefault="008C1946" w:rsidP="008D3A76">
      <w:r w:rsidRPr="00FD747B">
        <w:t xml:space="preserve">This analysis is rooted in datasets </w:t>
      </w:r>
      <w:r w:rsidR="00314868">
        <w:t>obtained</w:t>
      </w:r>
      <w:r w:rsidRPr="00FD747B">
        <w:t xml:space="preserve">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5665E35D" w14:textId="77777777" w:rsidR="0004693C" w:rsidRDefault="0004693C" w:rsidP="008D3A76"/>
    <w:p w14:paraId="59436C2F" w14:textId="77777777" w:rsidR="0004693C" w:rsidRDefault="0004693C" w:rsidP="008D3A76"/>
    <w:p w14:paraId="57B68E1E" w14:textId="1176EB38" w:rsidR="0004693C" w:rsidRDefault="0004693C" w:rsidP="008D3A76">
      <w:r>
        <w:rPr>
          <w:noProof/>
          <w14:ligatures w14:val="standardContextual"/>
        </w:rPr>
        <w:drawing>
          <wp:inline distT="0" distB="0" distL="0" distR="0" wp14:anchorId="00914F02" wp14:editId="6DFDA553">
            <wp:extent cx="5731510" cy="3439160"/>
            <wp:effectExtent l="0" t="0" r="0" b="0"/>
            <wp:docPr id="250762779"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62779" name="Picture 1" descr="A graph of different colored lin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B8D1768" w14:textId="77777777" w:rsidR="0004693C" w:rsidRDefault="0004693C" w:rsidP="008D3A76"/>
    <w:p w14:paraId="3E6FE8A9" w14:textId="77777777" w:rsidR="00440632" w:rsidRDefault="00440632" w:rsidP="008D3A76"/>
    <w:p w14:paraId="275AF55F" w14:textId="0A9A2CD5" w:rsidR="00F669CF" w:rsidRDefault="006D51F4" w:rsidP="008D3A76">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w:t>
      </w:r>
      <w:r w:rsidR="00826913">
        <w:lastRenderedPageBreak/>
        <w:t xml:space="preserve">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2A0643C9" w14:textId="77777777" w:rsidR="00440632" w:rsidRDefault="00440632" w:rsidP="008D3A76"/>
    <w:p w14:paraId="2F8E743B" w14:textId="070DCC23" w:rsidR="00440632" w:rsidRDefault="00440632" w:rsidP="00440632">
      <w:pPr>
        <w:jc w:val="center"/>
      </w:pPr>
      <w:r>
        <w:rPr>
          <w:noProof/>
          <w14:ligatures w14:val="standardContextual"/>
        </w:rPr>
        <w:drawing>
          <wp:inline distT="0" distB="0" distL="0" distR="0" wp14:anchorId="375CFFE1" wp14:editId="0351AEB2">
            <wp:extent cx="4571664" cy="2743200"/>
            <wp:effectExtent l="0" t="0" r="635" b="0"/>
            <wp:docPr id="874680839" name="Picture 3"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80839" name="Picture 3" descr="A graph with lines and lines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58291" cy="2795180"/>
                    </a:xfrm>
                    <a:prstGeom prst="rect">
                      <a:avLst/>
                    </a:prstGeom>
                  </pic:spPr>
                </pic:pic>
              </a:graphicData>
            </a:graphic>
          </wp:inline>
        </w:drawing>
      </w:r>
    </w:p>
    <w:p w14:paraId="5B49A6BA" w14:textId="77777777" w:rsidR="0004693C" w:rsidRDefault="0004693C" w:rsidP="008D3A76"/>
    <w:p w14:paraId="29DD4FF0" w14:textId="690F38A2" w:rsidR="00671DC2" w:rsidRDefault="00C80E20" w:rsidP="008D3A76">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8D3A76">
      <w:r>
        <w:t xml:space="preserve"> </w:t>
      </w:r>
    </w:p>
    <w:p w14:paraId="4A7E2850" w14:textId="7135E9D6" w:rsidR="004D41E2" w:rsidRDefault="00C80E20" w:rsidP="008D3A76">
      <w:r>
        <w:t xml:space="preserve">Union density varies widely across </w:t>
      </w:r>
      <w:r w:rsidR="003D7517">
        <w:t>Europe</w:t>
      </w:r>
      <w:r>
        <w:t>, with Scandinavian countries maintaining high levels compared to the lower rates in Central and Eastern Europe, and a general declining trend observed across Continental and Mediterranean countries. Differences in union density are also 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 xml:space="preserve">Notably, the Ghent system, which links unemployment benefits administration with trade unions or labor organizations, is more prevalent in Coordinated Market Economies (CMEs) where collective bargaining and collaboration between employers, employees, and the state are more </w:t>
      </w:r>
      <w:r w:rsidR="004D41E2" w:rsidRPr="004D41E2">
        <w:lastRenderedPageBreak/>
        <w:t>pronounced, contrasting with Liberal Market Economies (LMEs) where such systems are less prevalent due to a greater reliance on market mechanisms and individual responsibility for social welfare provision.</w:t>
      </w:r>
    </w:p>
    <w:p w14:paraId="1D93FE50" w14:textId="4F00A859" w:rsidR="004D41E2" w:rsidRDefault="00865C73" w:rsidP="008D3A76">
      <w:r>
        <w:t xml:space="preserve">The thesis addresses this aspect. Initially, macroeconomic variables influencing the negotiation process are meticulously examined. </w:t>
      </w:r>
    </w:p>
    <w:p w14:paraId="13DE2D44" w14:textId="5F5E1D43" w:rsidR="0014366A" w:rsidRDefault="000B0190" w:rsidP="008D3A76">
      <w:r>
        <w:rPr>
          <w:noProof/>
        </w:rPr>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0B5A05B9" w14:textId="77777777" w:rsidR="0014366A" w:rsidRDefault="0014366A" w:rsidP="008D3A76"/>
    <w:p w14:paraId="5A102CBD" w14:textId="64EED193" w:rsidR="003323CA" w:rsidRDefault="00082EAC" w:rsidP="008D3A76">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ealth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796173AF" w14:textId="7F8A405F" w:rsidR="0087029C" w:rsidRDefault="00B22966" w:rsidP="008D3A76">
      <w:r>
        <w:rPr>
          <w:noProof/>
          <w14:ligatures w14:val="standardContextual"/>
        </w:rPr>
        <w:lastRenderedPageBreak/>
        <w:drawing>
          <wp:inline distT="0" distB="0" distL="0" distR="0" wp14:anchorId="63888B3A" wp14:editId="558B30D9">
            <wp:extent cx="5731510" cy="3439160"/>
            <wp:effectExtent l="0" t="0" r="0" b="0"/>
            <wp:docPr id="857485456" name="Picture 3" descr="A graph of growth and dec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85456" name="Picture 3" descr="A graph of growth and dec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0B64D32" w14:textId="77777777" w:rsidR="0087029C" w:rsidRDefault="0087029C" w:rsidP="008D3A76"/>
    <w:p w14:paraId="30E9648D" w14:textId="75D46868" w:rsidR="0087029C" w:rsidRDefault="003323CA" w:rsidP="008D3A76">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519DA2ED" w14:textId="2A9FEEA5" w:rsidR="0087029C" w:rsidRDefault="0087029C" w:rsidP="008D3A76">
      <w:r>
        <w:rPr>
          <w:noProof/>
          <w14:ligatures w14:val="standardContextual"/>
        </w:rPr>
        <w:lastRenderedPageBreak/>
        <w:drawing>
          <wp:inline distT="0" distB="0" distL="0" distR="0" wp14:anchorId="54930356" wp14:editId="663FBDEC">
            <wp:extent cx="5731510" cy="3439160"/>
            <wp:effectExtent l="0" t="0" r="0" b="0"/>
            <wp:docPr id="52837009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370099" name="Picture 4"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E9B1096" w14:textId="77777777" w:rsidR="0087029C" w:rsidRDefault="0087029C" w:rsidP="008D3A76"/>
    <w:p w14:paraId="41723F38" w14:textId="2780431A" w:rsidR="003323CA" w:rsidRDefault="003323CA" w:rsidP="008D3A76">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8D3A76">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8D3A76">
      <w:r>
        <w:t>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could overstate the role of unions in driving up wages when in fact it could be the rising GDP that is raising incomes across the board.</w:t>
      </w:r>
    </w:p>
    <w:p w14:paraId="7977D575" w14:textId="77777777" w:rsidR="00903757" w:rsidRDefault="00903757" w:rsidP="008D3A76"/>
    <w:p w14:paraId="349F2EEA" w14:textId="6699EB5D" w:rsidR="00903757" w:rsidRDefault="00903757" w:rsidP="008D3A76">
      <w:r w:rsidRPr="00903757">
        <w:t xml:space="preserve">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w:t>
      </w:r>
      <w:r w:rsidRPr="00903757">
        <w:lastRenderedPageBreak/>
        <w:t>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8D3A76"/>
    <w:p w14:paraId="01D1DFBD" w14:textId="35C273ED" w:rsidR="00C76C36" w:rsidRDefault="00C76C36" w:rsidP="008D3A76">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could be incorrectly linked to union efficacy, when in fact, it may reflect broader social changes, such as increased gender equality and changing norms.</w:t>
      </w:r>
    </w:p>
    <w:p w14:paraId="39944ED6" w14:textId="77777777" w:rsidR="00903757" w:rsidRPr="00C76C36" w:rsidRDefault="00903757" w:rsidP="008D3A76"/>
    <w:p w14:paraId="6B80F44E" w14:textId="4952BD31" w:rsidR="00C76C36" w:rsidRDefault="00C6756E" w:rsidP="008D3A76">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8D3A76"/>
    <w:p w14:paraId="34F6399E" w14:textId="3DB7A51D" w:rsidR="00887C08" w:rsidRDefault="00643F01" w:rsidP="008D3A76">
      <w:r>
        <w:t xml:space="preserve">In the intricate web of factors that influence </w:t>
      </w:r>
      <w:r w:rsidR="00082EAC">
        <w:t>labour</w:t>
      </w:r>
      <w:r>
        <w:t xml:space="preserve"> unions and their efficacy, the concept of Democratic Governance emerges as a pivotal variable</w:t>
      </w:r>
      <w:r w:rsidR="00065A06">
        <w:t xml:space="preserve"> </w:t>
      </w:r>
      <w:r>
        <w:t xml:space="preserv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1"/>
      </w:r>
      <w:r w:rsidR="00887C08">
        <w:t>.</w:t>
      </w:r>
    </w:p>
    <w:p w14:paraId="5DC9913A" w14:textId="3A75FD73" w:rsidR="00643F01" w:rsidRDefault="00643F01" w:rsidP="008D3A76">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C26604">
        <w:instrText xml:space="preserve"> ADDIN ZOTERO_ITEM CSL_CITATION {"citationID":"fvHr3WDf","properties":{"formattedCitation":"(\\uc0\\u8220{}Civil Society Participation Index, 2022,\\uc0\\u8221{} n.d.)","plainCitation":"(“Civil Society Participation Index, 2022,” n.d.)","noteIndex":0},"citationItems":[{"id":246,"uris":["http://zotero.org/users/11278442/items/HETCTHHL"],"itemData":{"id":246,"type":"webpage","title":"Civil society participation index, 2022","URL":"https://ourworldindata.org/grapher/civil-society-participation-index","accessed":{"date-parts":[["2024",4,3]]}}}],"schema":"https://github.com/citation-style-language/schema/raw/master/csl-citation.json"} </w:instrText>
      </w:r>
      <w:r w:rsidR="00C26604">
        <w:fldChar w:fldCharType="separate"/>
      </w:r>
      <w:r w:rsidR="00C26604" w:rsidRPr="00C26604">
        <w:rPr>
          <w:lang w:val="en-GB"/>
        </w:rPr>
        <w:t>(“Civil Society Participation Index, 2022,” n.d.)</w:t>
      </w:r>
      <w:r w:rsidR="00C26604">
        <w:fldChar w:fldCharType="end"/>
      </w:r>
      <w:r>
        <w:t>.</w:t>
      </w:r>
      <w:r w:rsidR="00887C08">
        <w:t xml:space="preserve"> </w:t>
      </w:r>
      <w:r w:rsidR="00887C08" w:rsidRPr="00887C08">
        <w:t>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individuals can voice concerns on diverse governmental issues and whether these concerns are attentively considered by various institutional bodies.</w:t>
      </w:r>
    </w:p>
    <w:p w14:paraId="6C261614" w14:textId="77777777" w:rsidR="00313623" w:rsidRDefault="00313623" w:rsidP="008D3A76">
      <w:r w:rsidRPr="00313623">
        <w:t xml:space="preserve">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w:t>
      </w:r>
      <w:r w:rsidRPr="00313623">
        <w:lastRenderedPageBreak/>
        <w:t>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8D3A76">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8D3A76"/>
    <w:p w14:paraId="5CF2731F" w14:textId="33B85A62" w:rsidR="00643F01" w:rsidRPr="00643F01" w:rsidRDefault="00643F01" w:rsidP="008D3A76">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8D3A76">
      <w:pPr>
        <w:pStyle w:val="z-BottomofForm"/>
      </w:pPr>
      <w:r>
        <w:t>Bottom of Form</w:t>
      </w:r>
    </w:p>
    <w:p w14:paraId="340070FD" w14:textId="0168CEBD" w:rsidR="00B23D49" w:rsidRDefault="00F73358" w:rsidP="008D3A76">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55FB5E83" w14:textId="4E231C45" w:rsidR="00FD747B" w:rsidRDefault="00FD747B" w:rsidP="008D3A76">
      <w:r>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74BD51E4" w14:textId="1A2D46A1" w:rsidR="00A97352" w:rsidRDefault="00A97352" w:rsidP="00FA1E60">
      <w:pPr>
        <w:pStyle w:val="Heading1"/>
      </w:pPr>
      <w:r w:rsidRPr="0033155B">
        <w:rPr>
          <w:highlight w:val="yellow"/>
        </w:rPr>
        <w:lastRenderedPageBreak/>
        <w:t>Model Selection</w:t>
      </w:r>
    </w:p>
    <w:p w14:paraId="5D6C38E7" w14:textId="77777777" w:rsidR="0058284B" w:rsidRDefault="0058284B" w:rsidP="008D3A76"/>
    <w:p w14:paraId="0498DA5E" w14:textId="77777777" w:rsidR="0058284B" w:rsidRDefault="0058284B" w:rsidP="008D3A76">
      <w:r w:rsidRPr="0058284B">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063856FE" w14:textId="77777777" w:rsidR="0058284B" w:rsidRDefault="0058284B" w:rsidP="008D3A76"/>
    <w:p w14:paraId="2B9BD986" w14:textId="0A28506F" w:rsidR="0058284B" w:rsidRPr="0058284B" w:rsidRDefault="0058284B" w:rsidP="008D3A76">
      <w:pPr>
        <w:rPr>
          <w:iCs/>
          <w:sz w:val="28"/>
          <w:szCs w:val="28"/>
          <w:lang w:val="it-IT"/>
        </w:rPr>
      </w:pPr>
      <m:oMathPara>
        <m:oMath>
          <m:r>
            <w:rPr>
              <w:rFonts w:ascii="Cambria Math" w:hAnsi="Cambria Math"/>
              <w:sz w:val="28"/>
              <w:szCs w:val="28"/>
              <w:lang w:val="en-GB"/>
            </w:rPr>
            <m:t>Gini Inde</m:t>
          </m:r>
          <m:sSub>
            <m:sSubPr>
              <m:ctrlPr>
                <w:rPr>
                  <w:rFonts w:ascii="Cambria Math" w:hAnsi="Cambria Math"/>
                  <w:i/>
                  <w:iCs/>
                  <w:sz w:val="28"/>
                  <w:szCs w:val="28"/>
                  <w:lang w:val="en-GB"/>
                </w:rPr>
              </m:ctrlPr>
            </m:sSubPr>
            <m:e>
              <m:r>
                <w:rPr>
                  <w:rFonts w:ascii="Cambria Math" w:hAnsi="Cambria Math"/>
                  <w:sz w:val="28"/>
                  <w:szCs w:val="28"/>
                  <w:lang w:val="en-GB"/>
                </w:rPr>
                <m:t>x</m:t>
              </m:r>
            </m:e>
            <m:sub>
              <m:r>
                <w:rPr>
                  <w:rFonts w:ascii="Cambria Math" w:hAnsi="Cambria Math"/>
                  <w:sz w:val="28"/>
                  <w:szCs w:val="28"/>
                  <w:vertAlign w:val="subscript"/>
                  <w:lang w:val="en-GB"/>
                </w:rPr>
                <m:t>it</m:t>
              </m:r>
            </m:sub>
          </m:sSub>
          <m:r>
            <w:rPr>
              <w:rFonts w:ascii="Cambria Math" w:hAnsi="Cambria Math"/>
              <w:sz w:val="28"/>
              <w:szCs w:val="28"/>
              <w:lang w:val="en-GB"/>
            </w:rPr>
            <m:t>=</m:t>
          </m:r>
          <m:r>
            <w:rPr>
              <w:rFonts w:ascii="Cambria Math" w:hAnsi="Cambria Math"/>
              <w:sz w:val="28"/>
              <w:szCs w:val="28"/>
              <w:lang w:val="el-GR"/>
            </w:rPr>
            <m:t>α+</m:t>
          </m:r>
          <m:sSub>
            <m:sSubPr>
              <m:ctrlPr>
                <w:rPr>
                  <w:rFonts w:ascii="Cambria Math" w:hAnsi="Cambria Math"/>
                  <w:i/>
                  <w:iCs/>
                  <w:sz w:val="28"/>
                  <w:szCs w:val="28"/>
                  <w:lang w:val="el-GR"/>
                </w:rPr>
              </m:ctrlPr>
            </m:sSubPr>
            <m:e>
              <m:r>
                <w:rPr>
                  <w:rFonts w:ascii="Cambria Math" w:hAnsi="Cambria Math"/>
                  <w:sz w:val="28"/>
                  <w:szCs w:val="28"/>
                  <w:lang w:val="el-GR"/>
                </w:rPr>
                <m:t>β</m:t>
              </m:r>
            </m:e>
            <m:sub>
              <m:r>
                <w:rPr>
                  <w:rFonts w:ascii="Cambria Math" w:hAnsi="Cambria Math"/>
                  <w:sz w:val="28"/>
                  <w:szCs w:val="28"/>
                  <w:lang w:val="it-IT"/>
                </w:rPr>
                <m:t>1</m:t>
              </m:r>
            </m:sub>
          </m:sSub>
          <m:r>
            <w:rPr>
              <w:rFonts w:ascii="Cambria Math" w:hAnsi="Cambria Math"/>
              <w:sz w:val="28"/>
              <w:szCs w:val="28"/>
              <w:lang w:val="el-GR"/>
            </w:rPr>
            <m:t>×</m:t>
          </m:r>
          <m:r>
            <w:rPr>
              <w:rFonts w:ascii="Cambria Math" w:hAnsi="Cambria Math"/>
              <w:sz w:val="28"/>
              <w:szCs w:val="28"/>
              <w:lang w:val="en-GB"/>
            </w:rPr>
            <m:t>bargai</m:t>
          </m:r>
          <m:sSub>
            <m:sSubPr>
              <m:ctrlPr>
                <w:rPr>
                  <w:rFonts w:ascii="Cambria Math" w:hAnsi="Cambria Math"/>
                  <w:i/>
                  <w:iCs/>
                  <w:sz w:val="28"/>
                  <w:szCs w:val="28"/>
                  <w:lang w:val="en-GB"/>
                </w:rPr>
              </m:ctrlPr>
            </m:sSubPr>
            <m:e>
              <m:r>
                <w:rPr>
                  <w:rFonts w:ascii="Cambria Math" w:hAnsi="Cambria Math"/>
                  <w:sz w:val="28"/>
                  <w:szCs w:val="28"/>
                  <w:lang w:val="en-GB"/>
                </w:rPr>
                <m:t>n</m:t>
              </m:r>
            </m:e>
            <m:sub>
              <m:r>
                <w:rPr>
                  <w:rFonts w:ascii="Cambria Math" w:hAnsi="Cambria Math"/>
                  <w:sz w:val="28"/>
                  <w:szCs w:val="28"/>
                  <w:lang w:val="en-GB"/>
                </w:rPr>
                <m:t>it</m:t>
              </m:r>
            </m:sub>
          </m:sSub>
          <m:r>
            <w:rPr>
              <w:rFonts w:ascii="Cambria Math" w:hAnsi="Cambria Math"/>
              <w:sz w:val="28"/>
              <w:szCs w:val="28"/>
              <w:lang w:val="en-GB"/>
            </w:rPr>
            <m:t>+</m:t>
          </m:r>
          <m:sSub>
            <m:sSubPr>
              <m:ctrlPr>
                <w:rPr>
                  <w:rFonts w:ascii="Cambria Math" w:hAnsi="Cambria Math"/>
                  <w:i/>
                  <w:iCs/>
                  <w:sz w:val="28"/>
                  <w:szCs w:val="28"/>
                  <w:lang w:val="el-GR"/>
                </w:rPr>
              </m:ctrlPr>
            </m:sSubPr>
            <m:e>
              <m:r>
                <w:rPr>
                  <w:rFonts w:ascii="Cambria Math" w:hAnsi="Cambria Math"/>
                  <w:sz w:val="28"/>
                  <w:szCs w:val="28"/>
                  <w:lang w:val="el-GR"/>
                </w:rPr>
                <m:t>β</m:t>
              </m:r>
              <m:ctrlPr>
                <w:rPr>
                  <w:rFonts w:ascii="Cambria Math" w:hAnsi="Cambria Math"/>
                  <w:i/>
                  <w:iCs/>
                  <w:sz w:val="28"/>
                  <w:szCs w:val="28"/>
                  <w:lang w:val="en-GB"/>
                </w:rPr>
              </m:ctrlPr>
            </m:e>
            <m:sub>
              <m:r>
                <w:rPr>
                  <w:rFonts w:ascii="Cambria Math" w:hAnsi="Cambria Math"/>
                  <w:sz w:val="28"/>
                  <w:szCs w:val="28"/>
                  <w:vertAlign w:val="subscript"/>
                  <w:lang w:val="el-GR"/>
                </w:rPr>
                <m:t>2</m:t>
              </m:r>
            </m:sub>
          </m:sSub>
          <m:r>
            <w:rPr>
              <w:rFonts w:ascii="Cambria Math" w:hAnsi="Cambria Math"/>
              <w:sz w:val="28"/>
              <w:szCs w:val="28"/>
              <w:lang w:val="el-GR"/>
            </w:rPr>
            <m:t>×</m:t>
          </m:r>
          <m:sSub>
            <m:sSubPr>
              <m:ctrlPr>
                <w:rPr>
                  <w:rFonts w:ascii="Cambria Math" w:hAnsi="Cambria Math"/>
                  <w:i/>
                  <w:iCs/>
                  <w:sz w:val="28"/>
                  <w:szCs w:val="28"/>
                  <w:lang w:val="en-GB"/>
                </w:rPr>
              </m:ctrlPr>
            </m:sSubPr>
            <m:e>
              <m:r>
                <w:rPr>
                  <w:rFonts w:ascii="Cambria Math" w:hAnsi="Cambria Math"/>
                  <w:sz w:val="28"/>
                  <w:szCs w:val="28"/>
                  <w:lang w:val="en-GB"/>
                </w:rPr>
                <m:t>X</m:t>
              </m:r>
              <m:ctrlPr>
                <w:rPr>
                  <w:rFonts w:ascii="Cambria Math" w:hAnsi="Cambria Math"/>
                  <w:i/>
                  <w:iCs/>
                  <w:sz w:val="28"/>
                  <w:szCs w:val="28"/>
                  <w:lang w:val="el-GR"/>
                </w:rPr>
              </m:ctrlPr>
            </m:e>
            <m:sub>
              <m:r>
                <w:rPr>
                  <w:rFonts w:ascii="Cambria Math" w:hAnsi="Cambria Math"/>
                  <w:sz w:val="28"/>
                  <w:szCs w:val="28"/>
                  <w:vertAlign w:val="subscript"/>
                  <w:lang w:val="en-GB"/>
                </w:rPr>
                <m:t>it</m:t>
              </m:r>
            </m:sub>
          </m:sSub>
          <m:r>
            <w:rPr>
              <w:rFonts w:ascii="Cambria Math" w:hAnsi="Cambria Math"/>
              <w:sz w:val="28"/>
              <w:szCs w:val="28"/>
              <w:lang w:val="en-GB"/>
            </w:rPr>
            <m:t>+</m:t>
          </m:r>
          <m:r>
            <w:rPr>
              <w:rFonts w:ascii="Cambria Math" w:hAnsi="Cambria Math"/>
              <w:sz w:val="28"/>
              <w:szCs w:val="28"/>
              <w:lang w:val="en-GB"/>
            </w:rPr>
            <m:t xml:space="preserve"> ... +</m:t>
          </m:r>
          <m:sSub>
            <m:sSubPr>
              <m:ctrlPr>
                <w:rPr>
                  <w:rFonts w:ascii="Cambria Math" w:hAnsi="Cambria Math"/>
                  <w:i/>
                  <w:iCs/>
                  <w:sz w:val="28"/>
                  <w:szCs w:val="28"/>
                  <w:lang w:val="el-GR"/>
                </w:rPr>
              </m:ctrlPr>
            </m:sSubPr>
            <m:e>
              <m:r>
                <w:rPr>
                  <w:rFonts w:ascii="Cambria Math" w:hAnsi="Cambria Math"/>
                  <w:sz w:val="28"/>
                  <w:szCs w:val="28"/>
                  <w:lang w:val="el-GR"/>
                </w:rPr>
                <m:t>μ</m:t>
              </m:r>
              <m:ctrlPr>
                <w:rPr>
                  <w:rFonts w:ascii="Cambria Math" w:hAnsi="Cambria Math"/>
                  <w:i/>
                  <w:iCs/>
                  <w:sz w:val="28"/>
                  <w:szCs w:val="28"/>
                  <w:lang w:val="en-GB"/>
                </w:rPr>
              </m:ctrlPr>
            </m:e>
            <m:sub>
              <m:r>
                <w:rPr>
                  <w:rFonts w:ascii="Cambria Math" w:hAnsi="Cambria Math"/>
                  <w:sz w:val="28"/>
                  <w:szCs w:val="28"/>
                  <w:vertAlign w:val="subscript"/>
                  <w:lang w:val="en-GB"/>
                </w:rPr>
                <m:t>i</m:t>
              </m:r>
            </m:sub>
          </m:sSub>
          <m:r>
            <w:rPr>
              <w:rFonts w:ascii="Cambria Math" w:hAnsi="Cambria Math"/>
              <w:sz w:val="28"/>
              <w:szCs w:val="28"/>
              <w:lang w:val="en-GB"/>
            </w:rPr>
            <m:t>+</m:t>
          </m:r>
          <m:sSub>
            <m:sSubPr>
              <m:ctrlPr>
                <w:rPr>
                  <w:rFonts w:ascii="Cambria Math" w:hAnsi="Cambria Math"/>
                  <w:i/>
                  <w:iCs/>
                  <w:sz w:val="28"/>
                  <w:szCs w:val="28"/>
                  <w:lang w:val="el-GR"/>
                </w:rPr>
              </m:ctrlPr>
            </m:sSubPr>
            <m:e>
              <m:r>
                <w:rPr>
                  <w:rFonts w:ascii="Cambria Math" w:hAnsi="Cambria Math"/>
                  <w:sz w:val="28"/>
                  <w:szCs w:val="28"/>
                  <w:lang w:val="el-GR"/>
                </w:rPr>
                <m:t>λ</m:t>
              </m:r>
              <m:ctrlPr>
                <w:rPr>
                  <w:rFonts w:ascii="Cambria Math" w:hAnsi="Cambria Math"/>
                  <w:i/>
                  <w:iCs/>
                  <w:sz w:val="28"/>
                  <w:szCs w:val="28"/>
                  <w:lang w:val="en-GB"/>
                </w:rPr>
              </m:ctrlPr>
            </m:e>
            <m:sub>
              <m:r>
                <w:rPr>
                  <w:rFonts w:ascii="Cambria Math" w:hAnsi="Cambria Math"/>
                  <w:sz w:val="28"/>
                  <w:szCs w:val="28"/>
                  <w:vertAlign w:val="subscript"/>
                  <w:lang w:val="en-GB"/>
                </w:rPr>
                <m:t>t</m:t>
              </m:r>
            </m:sub>
          </m:sSub>
          <m:r>
            <w:rPr>
              <w:rFonts w:ascii="Cambria Math" w:hAnsi="Cambria Math"/>
              <w:sz w:val="28"/>
              <w:szCs w:val="28"/>
              <w:lang w:val="en-GB"/>
            </w:rPr>
            <m:t>+</m:t>
          </m:r>
          <m:sSub>
            <m:sSubPr>
              <m:ctrlPr>
                <w:rPr>
                  <w:rFonts w:ascii="Cambria Math" w:hAnsi="Cambria Math"/>
                  <w:i/>
                  <w:iCs/>
                  <w:sz w:val="28"/>
                  <w:szCs w:val="28"/>
                  <w:lang w:val="el-GR"/>
                </w:rPr>
              </m:ctrlPr>
            </m:sSubPr>
            <m:e>
              <m:r>
                <w:rPr>
                  <w:rFonts w:ascii="Cambria Math" w:hAnsi="Cambria Math"/>
                  <w:sz w:val="28"/>
                  <w:szCs w:val="28"/>
                  <w:lang w:val="el-GR"/>
                </w:rPr>
                <m:t>ϵ</m:t>
              </m:r>
              <m:ctrlPr>
                <w:rPr>
                  <w:rFonts w:ascii="Cambria Math" w:hAnsi="Cambria Math"/>
                  <w:i/>
                  <w:iCs/>
                  <w:sz w:val="28"/>
                  <w:szCs w:val="28"/>
                  <w:lang w:val="en-GB"/>
                </w:rPr>
              </m:ctrlPr>
            </m:e>
            <m:sub>
              <m:r>
                <w:rPr>
                  <w:rFonts w:ascii="Cambria Math" w:hAnsi="Cambria Math"/>
                  <w:sz w:val="28"/>
                  <w:szCs w:val="28"/>
                  <w:vertAlign w:val="subscript"/>
                  <w:lang w:val="en-GB"/>
                </w:rPr>
                <m:t>it</m:t>
              </m:r>
            </m:sub>
          </m:sSub>
        </m:oMath>
      </m:oMathPara>
    </w:p>
    <w:p w14:paraId="45BCD077" w14:textId="77777777" w:rsidR="0058284B" w:rsidRPr="0058284B" w:rsidRDefault="0058284B" w:rsidP="008D3A76">
      <w:pPr>
        <w:rPr>
          <w:sz w:val="28"/>
          <w:szCs w:val="28"/>
          <w:lang w:val="it-IT"/>
        </w:rPr>
      </w:pPr>
    </w:p>
    <w:p w14:paraId="125309C2" w14:textId="3A6E1156" w:rsidR="0058284B" w:rsidRDefault="0058284B" w:rsidP="008D3A76">
      <w:r w:rsidRPr="0058284B">
        <w:t>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from pre-existing national differences. This methodological commitment to the fixed-effects model underscores a rigorous approach aimed at discerning subtle patterns in the data. By 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00E34B27" w14:textId="77777777" w:rsidR="00FD747B" w:rsidRPr="00A97352" w:rsidRDefault="00FD747B" w:rsidP="008D3A76"/>
    <w:p w14:paraId="47F2C765" w14:textId="72512756" w:rsidR="00BC3DC1" w:rsidRPr="001144E9" w:rsidRDefault="009D4F26" w:rsidP="008D3A76">
      <w:pPr>
        <w:pStyle w:val="Heading3"/>
      </w:pPr>
      <w:r w:rsidRPr="006D60D5">
        <w:rPr>
          <w:highlight w:val="yellow"/>
        </w:rPr>
        <w:t>Instrumental Variable</w:t>
      </w:r>
    </w:p>
    <w:p w14:paraId="33F34D79" w14:textId="28407B2E" w:rsidR="009D4F26" w:rsidRDefault="009D4F26" w:rsidP="008D3A76">
      <w:r w:rsidRPr="009D4F26">
        <w:t xml:space="preserve">In </w:t>
      </w:r>
      <w:r w:rsidR="00621658">
        <w:t>the</w:t>
      </w:r>
      <w:r w:rsidRPr="009D4F26">
        <w:t xml:space="preserve"> instrumental variables (IV) analysis, </w:t>
      </w:r>
      <w:r w:rsidR="00621658">
        <w:t xml:space="preserve">the variable “bargain”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suggesting the need for an instrumental variable approach to obtain unbiased and consistent estimates.</w:t>
      </w:r>
      <w:r w:rsidR="00954D4E">
        <w:t xml:space="preserve"> </w:t>
      </w:r>
      <w:r w:rsidR="00954D4E" w:rsidRPr="009D4F26">
        <w:rPr>
          <w:rStyle w:val="HTMLCode"/>
          <w:rFonts w:ascii="Times New Roman" w:eastAsiaTheme="majorEastAsia" w:hAnsi="Times New Roman" w:cs="Times New Roman"/>
          <w:b/>
          <w:bCs/>
          <w:color w:val="0D0D0D"/>
          <w:sz w:val="21"/>
          <w:szCs w:val="21"/>
        </w:rPr>
        <w:t>D</w:t>
      </w:r>
      <w:r w:rsidRPr="009D4F26">
        <w:rPr>
          <w:rStyle w:val="HTMLCode"/>
          <w:rFonts w:ascii="Times New Roman" w:eastAsiaTheme="majorEastAsia" w:hAnsi="Times New Roman" w:cs="Times New Roman"/>
          <w:b/>
          <w:bCs/>
          <w:color w:val="0D0D0D"/>
          <w:sz w:val="21"/>
          <w:szCs w:val="21"/>
        </w:rPr>
        <w:t>emo</w:t>
      </w:r>
      <w:r w:rsidR="00954D4E">
        <w:rPr>
          <w:rStyle w:val="HTMLCode"/>
          <w:rFonts w:ascii="Times New Roman" w:eastAsiaTheme="majorEastAsia" w:hAnsi="Times New Roman" w:cs="Times New Roman"/>
          <w:b/>
          <w:bCs/>
          <w:color w:val="0D0D0D"/>
          <w:sz w:val="21"/>
          <w:szCs w:val="21"/>
        </w:rPr>
        <w:t xml:space="preserve"> </w:t>
      </w:r>
      <w:r w:rsidR="00954D4E" w:rsidRPr="00954D4E">
        <w:rPr>
          <w:rFonts w:eastAsiaTheme="majorEastAsia"/>
        </w:rPr>
        <w:t>has been selected</w:t>
      </w:r>
      <w:r w:rsidRPr="00954D4E">
        <w:t xml:space="preserve"> as</w:t>
      </w:r>
      <w:r w:rsidRPr="009D4F26">
        <w:t xml:space="preserve"> </w:t>
      </w:r>
      <w:r w:rsidR="00954D4E">
        <w:t xml:space="preserve">an </w:t>
      </w:r>
      <w:r w:rsidRPr="009D4F26">
        <w:t xml:space="preserve">instrument, hypothesizing that it affects </w:t>
      </w:r>
      <w:r w:rsidR="00082EAC">
        <w:t xml:space="preserve">the </w:t>
      </w:r>
      <w:r w:rsidR="00012222">
        <w:t>Gini Index</w:t>
      </w:r>
      <w:r w:rsidR="00012222" w:rsidRPr="009D4F26">
        <w:t xml:space="preserve"> </w:t>
      </w:r>
      <w:r w:rsidRPr="009D4F26">
        <w:t xml:space="preserve">only through its impact on </w:t>
      </w:r>
      <w:r w:rsidRPr="009D4F26">
        <w:rPr>
          <w:rStyle w:val="HTMLCode"/>
          <w:rFonts w:ascii="Times New Roman" w:eastAsiaTheme="majorEastAsia" w:hAnsi="Times New Roman" w:cs="Times New Roman"/>
          <w:b/>
          <w:bCs/>
          <w:color w:val="0D0D0D"/>
          <w:sz w:val="21"/>
          <w:szCs w:val="21"/>
        </w:rPr>
        <w:t>bargain1</w:t>
      </w:r>
      <w:r w:rsidRPr="009D4F26">
        <w:t xml:space="preserve">. </w:t>
      </w:r>
    </w:p>
    <w:p w14:paraId="74983B0C" w14:textId="0A9CBB81" w:rsidR="00012222" w:rsidRDefault="00012222" w:rsidP="008D3A76">
      <w:r>
        <w:t xml:space="preserve">The initial phase involves regressing the potentially endogenous variable, Bargaining Power, on the instrumental variable, Democratic Governance, alongside other control variables including Collective Bargaining Coverage, Inflation, Wage Growth, Government Debt, Log of Labor Force, and </w:t>
      </w:r>
      <w:r w:rsidR="00082EAC">
        <w:t>Women's</w:t>
      </w:r>
      <w:r>
        <w:t xml:space="preserve"> Unemployment Rate. This step aims to validate the instrument's relevance by ensuring it significantly predicts the endogenous variable.</w:t>
      </w:r>
    </w:p>
    <w:p w14:paraId="0F1E3AE4" w14:textId="2528D912" w:rsidR="00012222" w:rsidRDefault="00012222" w:rsidP="008D3A76">
      <w:r>
        <w:lastRenderedPageBreak/>
        <w:t xml:space="preserve">The summary of this first-stage regression indicates significant coefficients, notably for Democratic Governance (with an estimated coefficient of 23.023832). This significant relationship confirms the instrumental variable's relevance in predicting Bargaining Power. The high F-statistic (198.8) and </w:t>
      </w:r>
      <w:r w:rsidR="00954D4E">
        <w:t>it is</w:t>
      </w:r>
      <w:r>
        <w:t xml:space="preserve"> corresponding p-value </w:t>
      </w:r>
      <w:r w:rsidR="00954D4E">
        <w:t>(</w:t>
      </w:r>
      <w:r>
        <w:t>&lt; 2.2e-16) further attest to the instrument's strength in explaining variance in Bargaining Power.</w:t>
      </w:r>
    </w:p>
    <w:p w14:paraId="15C5F64D" w14:textId="2FAD9A79" w:rsidR="00012222" w:rsidRDefault="00012222" w:rsidP="008D3A76">
      <w:r>
        <w:t>In the subsequent phase, the dependent variable, Gini Index, is regressed on the fitted values of Bargaining Power derived from the first stage, together with the original set of control variables. This procedure aims to obtain an unbiased estimate of the impact of Bargaining Power on the Gini Index, free from endogeneity concerns.</w:t>
      </w:r>
    </w:p>
    <w:p w14:paraId="6686A7A9" w14:textId="7BEE4E1C" w:rsidR="00012222" w:rsidRDefault="00012222" w:rsidP="008D3A76">
      <w:r>
        <w:t xml:space="preserve">The summary for the second-stage regression shows the coefficient for Bargaining Power Fitted Values (-0.092719) to be marginally significant (at the 10% level), suggesting a nuanced impact of Bargaining Power on the Gini Index after accounting for endogeneity via the IV method. Control variables, </w:t>
      </w:r>
      <w:r w:rsidR="00082EAC">
        <w:t>particularly the Women's</w:t>
      </w:r>
      <w:r>
        <w:t xml:space="preserve"> Unemployment Rate, exhibit significant influences on the Gini Index.</w:t>
      </w:r>
    </w:p>
    <w:p w14:paraId="31EB4D52" w14:textId="2B0223F9" w:rsidR="00190178" w:rsidRDefault="00012222" w:rsidP="008D3A76">
      <w:r>
        <w:t xml:space="preserve">This IV analysis effectively demonstrates the validity and robustness of </w:t>
      </w:r>
      <w:r w:rsidR="00C16360">
        <w:t>Democratic Governance</w:t>
      </w:r>
      <w:r>
        <w:t xml:space="preserve"> as a strong instrument for Bargaining Power. Furthermore, it elucidates the complex relationship between Bargaining Power and the Gini Index, emphasizing the critical role of instrumental variable selection and validation in achieving accurate, unbiased econometric findings.</w:t>
      </w:r>
    </w:p>
    <w:p w14:paraId="5A1E1CB6" w14:textId="77777777" w:rsidR="00190178" w:rsidRDefault="00190178" w:rsidP="008D3A76"/>
    <w:p w14:paraId="4B317972" w14:textId="77777777" w:rsidR="00C16360" w:rsidRDefault="00C16360" w:rsidP="008D3A76"/>
    <w:p w14:paraId="29C011F1" w14:textId="77777777" w:rsidR="00FD747B" w:rsidRDefault="00FD747B" w:rsidP="008D3A76"/>
    <w:p w14:paraId="3E2D1CD2" w14:textId="49E298C6" w:rsidR="00C16360" w:rsidRDefault="00C16360" w:rsidP="008D3A76">
      <w:pPr>
        <w:pStyle w:val="Heading2"/>
      </w:pPr>
      <w:r>
        <w:t>Model Results</w:t>
      </w:r>
    </w:p>
    <w:p w14:paraId="588785CC" w14:textId="7FCD88B4" w:rsidR="003C6B4C" w:rsidRDefault="003C6B4C" w:rsidP="008D3A76">
      <w:r>
        <w:t>The fixed effects regression model with instrumental variables (IV) provides a</w:t>
      </w:r>
      <w:r w:rsidR="004B6718">
        <w:t xml:space="preserve"> more</w:t>
      </w:r>
      <w:r>
        <w:t xml:space="preserve"> rigorous examination of the average treatment effect (ATE) on income inequality, as measured by the Gini Index. The IV model accounts for endogeneity and </w:t>
      </w:r>
      <w:r w:rsidR="004B6718">
        <w:t xml:space="preserve">tries to </w:t>
      </w:r>
      <w:r>
        <w:t xml:space="preserve">isolate the causal impact of key </w:t>
      </w:r>
      <w:r w:rsidR="00082EAC">
        <w:t>labour</w:t>
      </w:r>
      <w:r>
        <w:t xml:space="preserve"> market variables.</w:t>
      </w:r>
    </w:p>
    <w:p w14:paraId="3762FD16" w14:textId="7A33301A" w:rsidR="003C6B4C" w:rsidRDefault="003C6B4C" w:rsidP="008D3A76">
      <w:r>
        <w:t xml:space="preserve">Using 'bargain1' as a proxy for collective bargaining strength, </w:t>
      </w:r>
      <w:r w:rsidR="004B6718">
        <w:t xml:space="preserve">which is the interaction variable between Trade Union Density and Collective </w:t>
      </w:r>
      <w:r w:rsidR="00082EAC">
        <w:t>Bargaining</w:t>
      </w:r>
      <w:r w:rsidR="004B6718">
        <w:t xml:space="preserve"> Coverage, </w:t>
      </w:r>
      <w:r>
        <w:t xml:space="preserve">the IV model reveals a consistently negative coefficient across different model specifications, indicating a robust association between stronger collective bargaining and reduced income inequality. This suggests that </w:t>
      </w:r>
      <w:r w:rsidR="004B6718">
        <w:t>labour unions</w:t>
      </w:r>
      <w:r>
        <w:t xml:space="preserve"> </w:t>
      </w:r>
      <w:r w:rsidR="00082EAC">
        <w:t>serve</w:t>
      </w:r>
      <w:r>
        <w:t xml:space="preserve"> as a critical channel for achieving a more equitable distribution of income.</w:t>
      </w:r>
      <w:r w:rsidR="004B6718">
        <w:t xml:space="preserve"> </w:t>
      </w:r>
      <w:r>
        <w:t xml:space="preserve">Furthermore, Trade Union Density also shows a negative ATE on the Gini Index, underscoring the role of union density in promoting income equality. Higher levels of unionization </w:t>
      </w:r>
      <w:r w:rsidR="004B6718">
        <w:t xml:space="preserve">not only </w:t>
      </w:r>
      <w:r>
        <w:t xml:space="preserve">correlate with a decrease in income inequality, highlighting the power of collective action in the </w:t>
      </w:r>
      <w:r w:rsidR="00082EAC">
        <w:t>labour</w:t>
      </w:r>
      <w:r>
        <w:t xml:space="preserve"> market.</w:t>
      </w:r>
    </w:p>
    <w:p w14:paraId="669F82E8" w14:textId="389E73DD" w:rsidR="009D4F26" w:rsidRPr="00167F48" w:rsidRDefault="003C6B4C" w:rsidP="008D3A76">
      <w:r>
        <w:t>The application of the IV model, particularly in the presence of the 'bargain1' variable, allows us to interpret these relationships as causal, rather than merely correlational. By addressing potential endogeneity through the IV approach, the results underscore the substantive role that collective bargaining and trade union density play in shaping income distribution.</w:t>
      </w:r>
      <w:r w:rsidR="004B6718">
        <w:t xml:space="preserve"> The introduction of Democratic Governance as </w:t>
      </w:r>
      <w:r w:rsidR="00082EAC">
        <w:t xml:space="preserve">an </w:t>
      </w:r>
      <w:r w:rsidR="004B6718">
        <w:t xml:space="preserve">instrumental variable plays a pivotal role in </w:t>
      </w:r>
      <w:r w:rsidR="00082EAC">
        <w:t>addressing</w:t>
      </w:r>
      <w:r w:rsidR="004B6718">
        <w:t xml:space="preserve"> endogeneity in the model</w:t>
      </w:r>
      <w:r w:rsidR="004B6718" w:rsidRPr="00167F48">
        <w:t xml:space="preserve">. </w:t>
      </w:r>
      <w:r w:rsidR="00167F48" w:rsidRPr="00167F48">
        <w:t xml:space="preserve">It's important to note that these relationships are </w:t>
      </w:r>
      <w:r w:rsidR="00167F48" w:rsidRPr="00167F48">
        <w:lastRenderedPageBreak/>
        <w:t>interpreted causally due to the use of instrumental variables, which helps to control for endogeneity. This implies that the observed relationships are less likely to be influenced by omitted variable bias or reverse causality.</w:t>
      </w:r>
      <w:r w:rsidR="00167F48">
        <w:rPr>
          <w:rFonts w:ascii="Segoe UI" w:hAnsi="Segoe UI" w:cs="Segoe UI"/>
          <w:color w:val="0D0D0D"/>
        </w:rPr>
        <w:t xml:space="preserve"> </w:t>
      </w:r>
      <w:r>
        <w:t xml:space="preserve">These findings contribute valuable insights into policy discussions aimed at reducing income inequality and improving </w:t>
      </w:r>
      <w:r w:rsidR="00082EAC">
        <w:t>labour</w:t>
      </w:r>
      <w:r>
        <w:t xml:space="preserve"> market outcomes</w:t>
      </w:r>
      <w:r w:rsidR="00E75B79" w:rsidRPr="00167F48">
        <w:t>.</w:t>
      </w:r>
      <w:r w:rsidR="00081D97" w:rsidRPr="00167F48">
        <w:t xml:space="preserve"> Trade Union Density also shows a negative coefficient, suggesting that as union density increases, income inequality decreases. This is in line with traditional views on the role of unions in promoting fair wages and reducing income disparities. A higher union density means a larger proportion of the workforce is unionized, and this collective representation is effective in pushing for policies and wage negotiations that benefit a broader segment of employees, not just the top earners.</w:t>
      </w:r>
    </w:p>
    <w:p w14:paraId="43D99FAF" w14:textId="77777777" w:rsidR="004B6718" w:rsidRDefault="004B6718" w:rsidP="008D3A76"/>
    <w:p w14:paraId="547E87E8" w14:textId="77777777" w:rsidR="004B6718" w:rsidRDefault="004B6718" w:rsidP="008D3A76"/>
    <w:p w14:paraId="0708999C" w14:textId="77777777" w:rsidR="004B6718" w:rsidRDefault="004B6718" w:rsidP="008D3A76"/>
    <w:p w14:paraId="582B64DB" w14:textId="77777777" w:rsidR="004B6718" w:rsidRDefault="004B6718" w:rsidP="008D3A76"/>
    <w:p w14:paraId="20E3BEC3" w14:textId="77777777" w:rsidR="004B6718" w:rsidRDefault="004B6718" w:rsidP="008D3A76"/>
    <w:p w14:paraId="6F5166F8" w14:textId="77777777" w:rsidR="004B6718" w:rsidRDefault="004B6718" w:rsidP="008D3A76"/>
    <w:p w14:paraId="04213743" w14:textId="77777777" w:rsidR="004B6718" w:rsidRDefault="004B6718" w:rsidP="008D3A76"/>
    <w:p w14:paraId="1F069D48" w14:textId="77777777" w:rsidR="004B6718" w:rsidRDefault="004B6718" w:rsidP="008D3A76"/>
    <w:p w14:paraId="528C0D0C" w14:textId="77777777" w:rsidR="004B6718" w:rsidRDefault="004B6718" w:rsidP="008D3A76"/>
    <w:p w14:paraId="67610D8C" w14:textId="77777777" w:rsidR="004B6718" w:rsidRDefault="004B6718" w:rsidP="008D3A76"/>
    <w:p w14:paraId="48C30244" w14:textId="77777777" w:rsidR="004B6718" w:rsidRDefault="004B6718" w:rsidP="008D3A76"/>
    <w:p w14:paraId="2E6017BE" w14:textId="11FCC955" w:rsidR="004B6718" w:rsidRDefault="004B6718" w:rsidP="008D3A76">
      <w:pPr>
        <w:pStyle w:val="Heading2"/>
      </w:pPr>
      <w:r>
        <w:t>Fixed Effect results</w:t>
      </w:r>
    </w:p>
    <w:p w14:paraId="5A41450C" w14:textId="29C4858A" w:rsidR="00E75B79" w:rsidRDefault="004B6718" w:rsidP="008D3A76">
      <w:pPr>
        <w:pStyle w:val="Heading2"/>
      </w:pPr>
      <w:r>
        <w:t>Fixed Effect with Instrumental Variable</w:t>
      </w:r>
    </w:p>
    <w:p w14:paraId="7F871761" w14:textId="77777777" w:rsidR="00167F48" w:rsidRDefault="00167F48" w:rsidP="008D3A76">
      <w:pPr>
        <w:pStyle w:val="Heading2"/>
      </w:pPr>
      <w:r>
        <w:t>Policy Implication</w:t>
      </w:r>
    </w:p>
    <w:p w14:paraId="7CFA1CE3" w14:textId="3621549A" w:rsidR="00167F48" w:rsidRDefault="00167F48" w:rsidP="008D3A76">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8D3A76"/>
    <w:p w14:paraId="66EAD8FD" w14:textId="77777777" w:rsidR="00190178" w:rsidRDefault="00190178" w:rsidP="008D3A76"/>
    <w:p w14:paraId="463889A5" w14:textId="6F753B14" w:rsidR="00F003D2" w:rsidRDefault="00F003D2" w:rsidP="008D3A76">
      <w:pPr>
        <w:pStyle w:val="Heading2"/>
      </w:pPr>
      <w:r>
        <w:lastRenderedPageBreak/>
        <w:t>Conclusions</w:t>
      </w:r>
    </w:p>
    <w:p w14:paraId="40B52588" w14:textId="610D74AA" w:rsidR="00806E9C" w:rsidRDefault="00806E9C" w:rsidP="008D3A76">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8D3A76">
      <w:pPr>
        <w:rPr>
          <w:lang w:eastAsia="en-US"/>
        </w:rPr>
      </w:pPr>
    </w:p>
    <w:p w14:paraId="25268324" w14:textId="77777777" w:rsidR="000B0190" w:rsidRDefault="000B0190" w:rsidP="008D3A76">
      <w:pPr>
        <w:rPr>
          <w:lang w:eastAsia="en-US"/>
        </w:rPr>
      </w:pPr>
    </w:p>
    <w:p w14:paraId="796D82D8" w14:textId="77777777" w:rsidR="000B0190" w:rsidRDefault="000B0190" w:rsidP="008D3A76">
      <w:pPr>
        <w:rPr>
          <w:lang w:eastAsia="en-US"/>
        </w:rPr>
      </w:pPr>
    </w:p>
    <w:p w14:paraId="60FB994D" w14:textId="77777777" w:rsidR="000B0190" w:rsidRDefault="000B0190" w:rsidP="008D3A76">
      <w:pPr>
        <w:rPr>
          <w:lang w:eastAsia="en-US"/>
        </w:rPr>
      </w:pPr>
    </w:p>
    <w:p w14:paraId="609FE022" w14:textId="54EEAB28" w:rsidR="00F57DF5" w:rsidRDefault="00F57DF5" w:rsidP="008D3A76">
      <w:pPr>
        <w:pStyle w:val="Heading2"/>
      </w:pPr>
      <w:r>
        <w:t>Bibliography</w:t>
      </w:r>
    </w:p>
    <w:p w14:paraId="12E54AC3" w14:textId="77777777" w:rsidR="0021146B" w:rsidRPr="0021146B" w:rsidRDefault="00F57DF5" w:rsidP="0021146B">
      <w:pPr>
        <w:pStyle w:val="Bibliography"/>
        <w:rPr>
          <w:lang w:val="en-GB"/>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21146B" w:rsidRPr="0021146B">
        <w:rPr>
          <w:lang w:val="en-GB"/>
        </w:rPr>
        <w:t xml:space="preserve">Addison, John T., and Barry T. Hirsch. 1989. “Union Effects on Productivity, Profits, and Growth: Has the Long Run Arrived?” </w:t>
      </w:r>
      <w:r w:rsidR="0021146B" w:rsidRPr="0021146B">
        <w:rPr>
          <w:i/>
          <w:iCs/>
          <w:lang w:val="en-GB"/>
        </w:rPr>
        <w:t>Journal of Labor Economics</w:t>
      </w:r>
      <w:r w:rsidR="0021146B" w:rsidRPr="0021146B">
        <w:rPr>
          <w:lang w:val="en-GB"/>
        </w:rPr>
        <w:t xml:space="preserve"> 7 (1): 72–105. https://doi.org/10.1086/298199.</w:t>
      </w:r>
    </w:p>
    <w:p w14:paraId="0171E5FF" w14:textId="77777777" w:rsidR="0021146B" w:rsidRPr="0021146B" w:rsidRDefault="0021146B" w:rsidP="0021146B">
      <w:pPr>
        <w:pStyle w:val="Bibliography"/>
        <w:rPr>
          <w:lang w:val="en-GB"/>
        </w:rPr>
      </w:pPr>
      <w:proofErr w:type="spellStart"/>
      <w:r w:rsidRPr="0021146B">
        <w:rPr>
          <w:lang w:val="en-GB"/>
        </w:rPr>
        <w:t>Bental</w:t>
      </w:r>
      <w:proofErr w:type="spellEnd"/>
      <w:r w:rsidRPr="0021146B">
        <w:rPr>
          <w:lang w:val="en-GB"/>
        </w:rPr>
        <w:t xml:space="preserve">, Benjamin, and Dominique </w:t>
      </w:r>
      <w:proofErr w:type="spellStart"/>
      <w:r w:rsidRPr="0021146B">
        <w:rPr>
          <w:lang w:val="en-GB"/>
        </w:rPr>
        <w:t>Demougin</w:t>
      </w:r>
      <w:proofErr w:type="spellEnd"/>
      <w:r w:rsidRPr="0021146B">
        <w:rPr>
          <w:lang w:val="en-GB"/>
        </w:rPr>
        <w:t xml:space="preserve">. 2010. “Declining Labor Shares and Bargaining Power: An Institutional Explanation.” </w:t>
      </w:r>
      <w:r w:rsidRPr="0021146B">
        <w:rPr>
          <w:i/>
          <w:iCs/>
          <w:lang w:val="en-GB"/>
        </w:rPr>
        <w:t>Journal of Macroeconomics</w:t>
      </w:r>
      <w:r w:rsidRPr="0021146B">
        <w:rPr>
          <w:lang w:val="en-GB"/>
        </w:rPr>
        <w:t xml:space="preserve"> 32 (1): 443–56. https://doi.org/10.1016/j.jmacro.2009.09.005.</w:t>
      </w:r>
    </w:p>
    <w:p w14:paraId="0991223C" w14:textId="77777777" w:rsidR="0021146B" w:rsidRPr="0021146B" w:rsidRDefault="0021146B" w:rsidP="0021146B">
      <w:pPr>
        <w:pStyle w:val="Bibliography"/>
        <w:rPr>
          <w:lang w:val="en-GB"/>
        </w:rPr>
      </w:pPr>
      <w:r w:rsidRPr="0021146B">
        <w:rPr>
          <w:lang w:val="en-GB"/>
        </w:rPr>
        <w:t>“Civil Society Participation Index, 2022.” n.d. Accessed April 3, 2024. https://ourworldindata.org/grapher/civil-society-participation-index.</w:t>
      </w:r>
    </w:p>
    <w:p w14:paraId="1FDB0CED" w14:textId="77777777" w:rsidR="0021146B" w:rsidRPr="0021146B" w:rsidRDefault="0021146B" w:rsidP="0021146B">
      <w:pPr>
        <w:pStyle w:val="Bibliography"/>
        <w:rPr>
          <w:lang w:val="en-GB"/>
        </w:rPr>
      </w:pPr>
      <w:proofErr w:type="spellStart"/>
      <w:r w:rsidRPr="0021146B">
        <w:rPr>
          <w:lang w:val="en-GB"/>
        </w:rPr>
        <w:lastRenderedPageBreak/>
        <w:t>Engeman</w:t>
      </w:r>
      <w:proofErr w:type="spellEnd"/>
      <w:r w:rsidRPr="0021146B">
        <w:rPr>
          <w:lang w:val="en-GB"/>
        </w:rPr>
        <w:t xml:space="preserve">, Cassandra. 2021. “When Do Unions Matter to Social Policy? Organized Labor and Leave Legislation in US States.” </w:t>
      </w:r>
      <w:r w:rsidRPr="0021146B">
        <w:rPr>
          <w:i/>
          <w:iCs/>
          <w:lang w:val="en-GB"/>
        </w:rPr>
        <w:t>Social Forces</w:t>
      </w:r>
      <w:r w:rsidRPr="0021146B">
        <w:rPr>
          <w:lang w:val="en-GB"/>
        </w:rPr>
        <w:t xml:space="preserve"> 99 (4): 1745–71. https://doi.org/10.1093/sf/soaa074.</w:t>
      </w:r>
    </w:p>
    <w:p w14:paraId="318B96C2" w14:textId="77777777" w:rsidR="0021146B" w:rsidRPr="0021146B" w:rsidRDefault="0021146B" w:rsidP="0021146B">
      <w:pPr>
        <w:pStyle w:val="Bibliography"/>
        <w:rPr>
          <w:lang w:val="en-GB"/>
        </w:rPr>
      </w:pPr>
      <w:proofErr w:type="spellStart"/>
      <w:r w:rsidRPr="0021146B">
        <w:rPr>
          <w:lang w:val="en-GB"/>
        </w:rPr>
        <w:t>EuroFound</w:t>
      </w:r>
      <w:proofErr w:type="spellEnd"/>
      <w:r w:rsidRPr="0021146B">
        <w:rPr>
          <w:lang w:val="en-GB"/>
        </w:rPr>
        <w:t xml:space="preserve">. 2019. “European Foundation for the Improvement of Living and Working Conditions.” </w:t>
      </w:r>
      <w:proofErr w:type="spellStart"/>
      <w:r w:rsidRPr="0021146B">
        <w:rPr>
          <w:lang w:val="en-GB"/>
        </w:rPr>
        <w:t>Eurofound.Eu</w:t>
      </w:r>
      <w:proofErr w:type="spellEnd"/>
      <w:r w:rsidRPr="0021146B">
        <w:rPr>
          <w:lang w:val="en-GB"/>
        </w:rPr>
        <w:t>. December 3, 2019. https://www.eurofound.europa.eu/en/european-industrial-relations-dictionary/trade-union-density.</w:t>
      </w:r>
    </w:p>
    <w:p w14:paraId="53236A94" w14:textId="77777777" w:rsidR="0021146B" w:rsidRPr="0021146B" w:rsidRDefault="0021146B" w:rsidP="0021146B">
      <w:pPr>
        <w:pStyle w:val="Bibliography"/>
        <w:rPr>
          <w:lang w:val="en-GB"/>
        </w:rPr>
      </w:pPr>
      <w:r w:rsidRPr="0021146B">
        <w:rPr>
          <w:lang w:val="en-GB"/>
        </w:rPr>
        <w:t xml:space="preserve">———. 2022. “Collective Bargaining Coverage | European Foundation for the Improvement of Living and Working Conditions.” </w:t>
      </w:r>
      <w:proofErr w:type="spellStart"/>
      <w:r w:rsidRPr="0021146B">
        <w:rPr>
          <w:lang w:val="en-GB"/>
        </w:rPr>
        <w:t>Eurofound.Eu</w:t>
      </w:r>
      <w:proofErr w:type="spellEnd"/>
      <w:r w:rsidRPr="0021146B">
        <w:rPr>
          <w:lang w:val="en-GB"/>
        </w:rPr>
        <w:t>. December 15, 2022. https://www.eurofound.europa.eu/en/european-industrial-relations-dictionary/collective-bargaining-coverage.</w:t>
      </w:r>
    </w:p>
    <w:p w14:paraId="10BC86A6" w14:textId="77777777" w:rsidR="0021146B" w:rsidRPr="0021146B" w:rsidRDefault="0021146B" w:rsidP="0021146B">
      <w:pPr>
        <w:pStyle w:val="Bibliography"/>
        <w:rPr>
          <w:lang w:val="en-GB"/>
        </w:rPr>
      </w:pPr>
      <w:r w:rsidRPr="0021146B">
        <w:rPr>
          <w:lang w:val="en-GB"/>
        </w:rPr>
        <w:t>George W. Angell. 1974. “Some Suggested Advantages and Disadvantages of Collective Bargaining.” https://eric.ed.gov/?id=ED097821.</w:t>
      </w:r>
    </w:p>
    <w:p w14:paraId="2B86460E" w14:textId="77777777" w:rsidR="0021146B" w:rsidRPr="0021146B" w:rsidRDefault="0021146B" w:rsidP="0021146B">
      <w:pPr>
        <w:pStyle w:val="Bibliography"/>
        <w:rPr>
          <w:lang w:val="en-GB"/>
        </w:rPr>
      </w:pPr>
      <w:r w:rsidRPr="0021146B">
        <w:rPr>
          <w:lang w:val="en-GB"/>
        </w:rPr>
        <w:t>ILO. 2015. “Joint Effects of Minimum Wages and Collective Bargaining.” Document. December 3, 2015. https://www.ilo.org/global/topics/wages/minimum-wages/monitoring/WCMS_438883/lang--en/index.htm.</w:t>
      </w:r>
    </w:p>
    <w:p w14:paraId="593A3FF5" w14:textId="77777777" w:rsidR="0021146B" w:rsidRPr="0021146B" w:rsidRDefault="0021146B" w:rsidP="0021146B">
      <w:pPr>
        <w:pStyle w:val="Bibliography"/>
        <w:rPr>
          <w:lang w:val="en-GB"/>
        </w:rPr>
      </w:pPr>
      <w:r w:rsidRPr="0021146B">
        <w:rPr>
          <w:lang w:val="en-GB"/>
        </w:rPr>
        <w:t xml:space="preserve">“Inequality - Income Inequality - OECD Data.” n.d. </w:t>
      </w:r>
      <w:proofErr w:type="spellStart"/>
      <w:r w:rsidRPr="0021146B">
        <w:rPr>
          <w:lang w:val="en-GB"/>
        </w:rPr>
        <w:t>theOECD</w:t>
      </w:r>
      <w:proofErr w:type="spellEnd"/>
      <w:r w:rsidRPr="0021146B">
        <w:rPr>
          <w:lang w:val="en-GB"/>
        </w:rPr>
        <w:t>. Accessed April 2, 2024. http://data.oecd.org/inequality/income-inequality.htm.</w:t>
      </w:r>
    </w:p>
    <w:p w14:paraId="2AB46EAD" w14:textId="77777777" w:rsidR="0021146B" w:rsidRPr="0021146B" w:rsidRDefault="0021146B" w:rsidP="0021146B">
      <w:pPr>
        <w:pStyle w:val="Bibliography"/>
        <w:rPr>
          <w:lang w:val="it-IT"/>
        </w:rPr>
      </w:pPr>
      <w:proofErr w:type="spellStart"/>
      <w:r w:rsidRPr="0021146B">
        <w:rPr>
          <w:lang w:val="en-GB"/>
        </w:rPr>
        <w:t>Jelle</w:t>
      </w:r>
      <w:proofErr w:type="spellEnd"/>
      <w:r w:rsidRPr="0021146B">
        <w:rPr>
          <w:lang w:val="en-GB"/>
        </w:rPr>
        <w:t xml:space="preserve"> Visser. 2019. “Trade Unions in the Balance.” </w:t>
      </w:r>
      <w:r w:rsidRPr="0021146B">
        <w:rPr>
          <w:lang w:val="it-IT"/>
        </w:rPr>
        <w:t>ILO.org. ILO. https://webapps.ilo.org/wcmsp5/groups/public/---</w:t>
      </w:r>
      <w:proofErr w:type="spellStart"/>
      <w:r w:rsidRPr="0021146B">
        <w:rPr>
          <w:lang w:val="it-IT"/>
        </w:rPr>
        <w:t>ed_dialogue</w:t>
      </w:r>
      <w:proofErr w:type="spellEnd"/>
      <w:r w:rsidRPr="0021146B">
        <w:rPr>
          <w:lang w:val="it-IT"/>
        </w:rPr>
        <w:t>/---</w:t>
      </w:r>
      <w:proofErr w:type="spellStart"/>
      <w:r w:rsidRPr="0021146B">
        <w:rPr>
          <w:lang w:val="it-IT"/>
        </w:rPr>
        <w:t>actrav</w:t>
      </w:r>
      <w:proofErr w:type="spellEnd"/>
      <w:r w:rsidRPr="0021146B">
        <w:rPr>
          <w:lang w:val="it-IT"/>
        </w:rPr>
        <w:t>/</w:t>
      </w:r>
      <w:proofErr w:type="spellStart"/>
      <w:r w:rsidRPr="0021146B">
        <w:rPr>
          <w:lang w:val="it-IT"/>
        </w:rPr>
        <w:t>documents</w:t>
      </w:r>
      <w:proofErr w:type="spellEnd"/>
      <w:r w:rsidRPr="0021146B">
        <w:rPr>
          <w:lang w:val="it-IT"/>
        </w:rPr>
        <w:t>/</w:t>
      </w:r>
      <w:proofErr w:type="spellStart"/>
      <w:r w:rsidRPr="0021146B">
        <w:rPr>
          <w:lang w:val="it-IT"/>
        </w:rPr>
        <w:t>publication</w:t>
      </w:r>
      <w:proofErr w:type="spellEnd"/>
      <w:r w:rsidRPr="0021146B">
        <w:rPr>
          <w:lang w:val="it-IT"/>
        </w:rPr>
        <w:t>/wcms_722482.pdf.</w:t>
      </w:r>
    </w:p>
    <w:p w14:paraId="6706A010" w14:textId="77777777" w:rsidR="0021146B" w:rsidRPr="0021146B" w:rsidRDefault="0021146B" w:rsidP="0021146B">
      <w:pPr>
        <w:pStyle w:val="Bibliography"/>
        <w:rPr>
          <w:lang w:val="en-GB"/>
        </w:rPr>
      </w:pPr>
      <w:proofErr w:type="spellStart"/>
      <w:r w:rsidRPr="0021146B">
        <w:rPr>
          <w:lang w:val="en-GB"/>
        </w:rPr>
        <w:t>Onaran</w:t>
      </w:r>
      <w:proofErr w:type="spellEnd"/>
      <w:r w:rsidRPr="0021146B">
        <w:rPr>
          <w:lang w:val="en-GB"/>
        </w:rPr>
        <w:t xml:space="preserve">, Özlem, and Alexander </w:t>
      </w:r>
      <w:proofErr w:type="spellStart"/>
      <w:r w:rsidRPr="0021146B">
        <w:rPr>
          <w:lang w:val="en-GB"/>
        </w:rPr>
        <w:t>Guschanski</w:t>
      </w:r>
      <w:proofErr w:type="spellEnd"/>
      <w:r w:rsidRPr="0021146B">
        <w:rPr>
          <w:lang w:val="en-GB"/>
        </w:rPr>
        <w:t xml:space="preserve">. 2018. “What Drives the Four Decades-Long Decline in Labour’s Share of Income?” </w:t>
      </w:r>
      <w:r w:rsidRPr="0021146B">
        <w:rPr>
          <w:i/>
          <w:iCs/>
          <w:lang w:val="en-GB"/>
        </w:rPr>
        <w:t>Greenwich Papers in Political Economy</w:t>
      </w:r>
      <w:r w:rsidRPr="0021146B">
        <w:rPr>
          <w:lang w:val="en-GB"/>
        </w:rPr>
        <w:t>, Greenwich Papers in Political Economy</w:t>
      </w:r>
      <w:proofErr w:type="gramStart"/>
      <w:r w:rsidRPr="0021146B">
        <w:rPr>
          <w:lang w:val="en-GB"/>
        </w:rPr>
        <w:t>, ,</w:t>
      </w:r>
      <w:proofErr w:type="gramEnd"/>
      <w:r w:rsidRPr="0021146B">
        <w:rPr>
          <w:lang w:val="en-GB"/>
        </w:rPr>
        <w:t xml:space="preserve"> March. https://ideas.repec.org//p/gpe/wpaper/19372.html.</w:t>
      </w:r>
    </w:p>
    <w:p w14:paraId="04376F04" w14:textId="77777777" w:rsidR="0021146B" w:rsidRPr="0021146B" w:rsidRDefault="0021146B" w:rsidP="0021146B">
      <w:pPr>
        <w:pStyle w:val="Bibliography"/>
        <w:rPr>
          <w:lang w:val="en-GB"/>
        </w:rPr>
      </w:pPr>
      <w:proofErr w:type="spellStart"/>
      <w:r w:rsidRPr="0021146B">
        <w:rPr>
          <w:lang w:val="en-GB"/>
        </w:rPr>
        <w:t>Trapeznikova</w:t>
      </w:r>
      <w:proofErr w:type="spellEnd"/>
      <w:r w:rsidRPr="0021146B">
        <w:rPr>
          <w:lang w:val="en-GB"/>
        </w:rPr>
        <w:t xml:space="preserve">, </w:t>
      </w:r>
      <w:proofErr w:type="spellStart"/>
      <w:r w:rsidRPr="0021146B">
        <w:rPr>
          <w:lang w:val="en-GB"/>
        </w:rPr>
        <w:t>Ija</w:t>
      </w:r>
      <w:proofErr w:type="spellEnd"/>
      <w:r w:rsidRPr="0021146B">
        <w:rPr>
          <w:lang w:val="en-GB"/>
        </w:rPr>
        <w:t xml:space="preserve">. 2019. “Measuring Income Inequality.” </w:t>
      </w:r>
      <w:r w:rsidRPr="0021146B">
        <w:rPr>
          <w:i/>
          <w:iCs/>
          <w:lang w:val="en-GB"/>
        </w:rPr>
        <w:t>IZA World of Labor</w:t>
      </w:r>
      <w:r w:rsidRPr="0021146B">
        <w:rPr>
          <w:lang w:val="en-GB"/>
        </w:rPr>
        <w:t>, July. https://doi.org/10.15185/izawol.462.</w:t>
      </w:r>
    </w:p>
    <w:p w14:paraId="208FFA56" w14:textId="53469A60" w:rsidR="000B0190" w:rsidRPr="00806E9C" w:rsidRDefault="00F57DF5" w:rsidP="008D3A76">
      <w:pPr>
        <w:rPr>
          <w:lang w:eastAsia="en-US"/>
        </w:rPr>
      </w:pPr>
      <w:r>
        <w:rPr>
          <w:lang w:eastAsia="en-US"/>
        </w:rPr>
        <w:fldChar w:fldCharType="end"/>
      </w:r>
    </w:p>
    <w:sectPr w:rsidR="000B0190" w:rsidRPr="00806E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92F17" w14:textId="77777777" w:rsidR="006409F2" w:rsidRDefault="006409F2" w:rsidP="00887C08">
      <w:pPr>
        <w:spacing w:line="240" w:lineRule="auto"/>
      </w:pPr>
      <w:r>
        <w:separator/>
      </w:r>
    </w:p>
  </w:endnote>
  <w:endnote w:type="continuationSeparator" w:id="0">
    <w:p w14:paraId="48AB1318" w14:textId="77777777" w:rsidR="006409F2" w:rsidRDefault="006409F2" w:rsidP="00887C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746A9" w14:textId="77777777" w:rsidR="006409F2" w:rsidRDefault="006409F2" w:rsidP="00887C08">
      <w:pPr>
        <w:spacing w:line="240" w:lineRule="auto"/>
      </w:pPr>
      <w:r>
        <w:separator/>
      </w:r>
    </w:p>
  </w:footnote>
  <w:footnote w:type="continuationSeparator" w:id="0">
    <w:p w14:paraId="5C00EBA9" w14:textId="77777777" w:rsidR="006409F2" w:rsidRDefault="006409F2" w:rsidP="00887C08">
      <w:pPr>
        <w:spacing w:line="240" w:lineRule="auto"/>
      </w:pPr>
      <w:r>
        <w:continuationSeparator/>
      </w:r>
    </w:p>
  </w:footnote>
  <w:footnote w:id="1">
    <w:p w14:paraId="494619DC" w14:textId="7306725E" w:rsidR="00887C08" w:rsidRPr="00887C08" w:rsidRDefault="00887C08">
      <w:pPr>
        <w:pStyle w:val="FootnoteText"/>
        <w:rPr>
          <w:lang w:val="en-US"/>
        </w:rPr>
      </w:pPr>
      <w:r>
        <w:rPr>
          <w:rStyle w:val="FootnoteReference"/>
        </w:rPr>
        <w:footnoteRef/>
      </w:r>
      <w:r>
        <w:t xml:space="preserve"> </w:t>
      </w:r>
      <w:r w:rsidRPr="00887C08">
        <w:rPr>
          <w:lang w:val="en-US"/>
        </w:rPr>
        <w:t xml:space="preserve">The dataset can be accessed via this website: </w:t>
      </w:r>
      <w:r w:rsidRPr="00887C08">
        <w:rPr>
          <w:lang w:val="en-US"/>
        </w:rPr>
        <w:t>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2"/>
  </w:num>
  <w:num w:numId="2" w16cid:durableId="910119006">
    <w:abstractNumId w:val="1"/>
  </w:num>
  <w:num w:numId="3" w16cid:durableId="242030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4693C"/>
    <w:rsid w:val="00065A06"/>
    <w:rsid w:val="00081D97"/>
    <w:rsid w:val="00082EAC"/>
    <w:rsid w:val="00083B58"/>
    <w:rsid w:val="000B0190"/>
    <w:rsid w:val="001144E9"/>
    <w:rsid w:val="00115CF4"/>
    <w:rsid w:val="0014366A"/>
    <w:rsid w:val="00167F48"/>
    <w:rsid w:val="00187C0F"/>
    <w:rsid w:val="00190178"/>
    <w:rsid w:val="001B1B74"/>
    <w:rsid w:val="001B2035"/>
    <w:rsid w:val="001B4C76"/>
    <w:rsid w:val="001D0D0A"/>
    <w:rsid w:val="001E3058"/>
    <w:rsid w:val="0021146B"/>
    <w:rsid w:val="002354DF"/>
    <w:rsid w:val="00313623"/>
    <w:rsid w:val="00313730"/>
    <w:rsid w:val="00314868"/>
    <w:rsid w:val="0033155B"/>
    <w:rsid w:val="003323CA"/>
    <w:rsid w:val="003C6B4C"/>
    <w:rsid w:val="003D199C"/>
    <w:rsid w:val="003D3CA8"/>
    <w:rsid w:val="003D7517"/>
    <w:rsid w:val="003D7EE3"/>
    <w:rsid w:val="00426B33"/>
    <w:rsid w:val="00440632"/>
    <w:rsid w:val="004701C9"/>
    <w:rsid w:val="004B6718"/>
    <w:rsid w:val="004D41E2"/>
    <w:rsid w:val="004F1E06"/>
    <w:rsid w:val="00523E2A"/>
    <w:rsid w:val="0052667B"/>
    <w:rsid w:val="0055413F"/>
    <w:rsid w:val="0058284B"/>
    <w:rsid w:val="005E3A7B"/>
    <w:rsid w:val="005F7728"/>
    <w:rsid w:val="00611974"/>
    <w:rsid w:val="006210BE"/>
    <w:rsid w:val="00621658"/>
    <w:rsid w:val="006409F2"/>
    <w:rsid w:val="00643F01"/>
    <w:rsid w:val="00671DC2"/>
    <w:rsid w:val="006862CE"/>
    <w:rsid w:val="006A2909"/>
    <w:rsid w:val="006B6E44"/>
    <w:rsid w:val="006C0947"/>
    <w:rsid w:val="006D51F4"/>
    <w:rsid w:val="006D60D5"/>
    <w:rsid w:val="007A2728"/>
    <w:rsid w:val="007C0842"/>
    <w:rsid w:val="00802FA8"/>
    <w:rsid w:val="00806E9C"/>
    <w:rsid w:val="00826913"/>
    <w:rsid w:val="00865C73"/>
    <w:rsid w:val="0087029C"/>
    <w:rsid w:val="008704E2"/>
    <w:rsid w:val="00887C08"/>
    <w:rsid w:val="008C1946"/>
    <w:rsid w:val="008D3A76"/>
    <w:rsid w:val="00903757"/>
    <w:rsid w:val="00946350"/>
    <w:rsid w:val="00954D4E"/>
    <w:rsid w:val="009C730E"/>
    <w:rsid w:val="009D1035"/>
    <w:rsid w:val="009D4F26"/>
    <w:rsid w:val="00A0007C"/>
    <w:rsid w:val="00A0088C"/>
    <w:rsid w:val="00A374CB"/>
    <w:rsid w:val="00A43213"/>
    <w:rsid w:val="00A5231F"/>
    <w:rsid w:val="00A742CF"/>
    <w:rsid w:val="00A97352"/>
    <w:rsid w:val="00B214E6"/>
    <w:rsid w:val="00B22966"/>
    <w:rsid w:val="00B23D49"/>
    <w:rsid w:val="00B30794"/>
    <w:rsid w:val="00B32E0A"/>
    <w:rsid w:val="00BC3DC1"/>
    <w:rsid w:val="00C16360"/>
    <w:rsid w:val="00C26604"/>
    <w:rsid w:val="00C6756E"/>
    <w:rsid w:val="00C72F12"/>
    <w:rsid w:val="00C76C36"/>
    <w:rsid w:val="00C80E20"/>
    <w:rsid w:val="00CF20AB"/>
    <w:rsid w:val="00D305C0"/>
    <w:rsid w:val="00D620F3"/>
    <w:rsid w:val="00DE554C"/>
    <w:rsid w:val="00E23279"/>
    <w:rsid w:val="00E463EF"/>
    <w:rsid w:val="00E6006B"/>
    <w:rsid w:val="00E75B79"/>
    <w:rsid w:val="00F003D2"/>
    <w:rsid w:val="00F57DF5"/>
    <w:rsid w:val="00F669CF"/>
    <w:rsid w:val="00F73358"/>
    <w:rsid w:val="00F84784"/>
    <w:rsid w:val="00FA1E60"/>
    <w:rsid w:val="00FA7BE7"/>
    <w:rsid w:val="00FB0494"/>
    <w:rsid w:val="00FD747B"/>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A76"/>
    <w:pPr>
      <w:spacing w:after="0" w:line="276" w:lineRule="auto"/>
      <w:jc w:val="both"/>
    </w:pPr>
    <w:rPr>
      <w:rFonts w:ascii="Times New Roman" w:eastAsia="Times New Roman" w:hAnsi="Times New Roman" w:cs="Times New Roman"/>
      <w:kern w:val="0"/>
      <w:shd w:val="clear" w:color="auto" w:fill="FFFFFF"/>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semiHidden/>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semiHidden/>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72</TotalTime>
  <Pages>15</Pages>
  <Words>8210</Words>
  <Characters>48031</Characters>
  <Application>Microsoft Office Word</Application>
  <DocSecurity>0</DocSecurity>
  <Lines>73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59</cp:revision>
  <dcterms:created xsi:type="dcterms:W3CDTF">2024-04-02T08:17:00Z</dcterms:created>
  <dcterms:modified xsi:type="dcterms:W3CDTF">2024-05-07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dFrGLE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